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92675"/>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792675" w:rsidP="00DD24C9">
                            <w:pPr>
                              <w:pStyle w:val="NoSpacing"/>
                              <w:rPr>
                                <w:i/>
                                <w:color w:val="262626" w:themeColor="text1" w:themeTint="D9"/>
                                <w:sz w:val="32"/>
                                <w:szCs w:val="32"/>
                                <w:lang w:val="en-GB"/>
                              </w:rPr>
                            </w:pPr>
                            <w:hyperlink r:id="rId8" w:history="1">
                              <w:r w:rsidR="0026610F"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6610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792675">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792675">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792675">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792675">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792675">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792675">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792675">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792675">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792675">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792675">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792675">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792675">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792675">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792675">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792675">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792675">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792675">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792675">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792675">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792675">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792675">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792675">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792675">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792675">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792675">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792675">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792675">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792675">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792675">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792675">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792675">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792675">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792675">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792675">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792675">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792675">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792675">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792675">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792675">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792675">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792675">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792675">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792675">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792675">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792675">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792675">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792675">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792675">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792675">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792675">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792675">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792675">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792675">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792675">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792675">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792675">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792675">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792675">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792675">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792675">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792675">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792675">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792675">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792675">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792675">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792675">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792675">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792675">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792675">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792675">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792675">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792675">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792675">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792675">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792675">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792675">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792675">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792675">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792675">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792675">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792675">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792675">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792675">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792675">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792675">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792675">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792675">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792675">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792675">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792675">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792675">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792675">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792675">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792675">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792675">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792675">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792675">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792675">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792675">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792675">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792675">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792675">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792675">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792675">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792675">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792675">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792675">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792675">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792675">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792675">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792675">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792675">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792675">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792675">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792675">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792675">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792675">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792675">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792675">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792675">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792675">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792675">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792675">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792675">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792675">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792675">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792675">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792675">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792675">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w:t>
      </w:r>
      <w:r w:rsidR="008E62AE">
        <w:lastRenderedPageBreak/>
        <w:t>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275B855F"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fldChar w:fldCharType="begin"/>
      </w:r>
      <w:r>
        <w:instrText xml:space="preserve"> REF _Ref524008063 \h </w:instrText>
      </w:r>
      <w:r>
        <w:fldChar w:fldCharType="separate"/>
      </w:r>
      <w:r>
        <w:t xml:space="preserve">Code Snippet </w:t>
      </w:r>
      <w:r>
        <w:rPr>
          <w:noProof/>
        </w:rPr>
        <w:t>1</w:t>
      </w:r>
      <w:r>
        <w:fldChar w:fldCharType="end"/>
      </w:r>
      <w:r>
        <w:t>.</w:t>
      </w:r>
    </w:p>
    <w:p w14:paraId="4C64E343" w14:textId="556F7028" w:rsidR="003D72E4" w:rsidRDefault="003D72E4" w:rsidP="00754CCA"/>
    <w:bookmarkStart w:id="21" w:name="_MON_1597749921"/>
    <w:bookmarkEnd w:id="21"/>
    <w:p w14:paraId="3FF3619A" w14:textId="77777777" w:rsidR="003D72E4" w:rsidRDefault="00792675" w:rsidP="003D72E4">
      <w:pPr>
        <w:keepNext/>
      </w:pPr>
      <w:r>
        <w:rPr>
          <w:noProof/>
        </w:rPr>
        <w:object w:dxaOrig="6970" w:dyaOrig="760" w14:anchorId="4B771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 style="width:348.15pt;height:38pt;mso-width-percent:0;mso-height-percent:0;mso-width-percent:0;mso-height-percent:0" o:ole="">
            <v:imagedata r:id="rId11" o:title=""/>
          </v:shape>
          <o:OLEObject Type="Embed" ProgID="Word.Document.12" ShapeID="_x0000_i1038" DrawAspect="Content" ObjectID="_1597754405" r:id="rId12">
            <o:FieldCodes>\s</o:FieldCodes>
          </o:OLEObject>
        </w:object>
      </w:r>
    </w:p>
    <w:p w14:paraId="2F2EA12C" w14:textId="5D3423D1" w:rsidR="003D72E4" w:rsidRDefault="003D72E4" w:rsidP="003D72E4">
      <w:pPr>
        <w:pStyle w:val="Caption"/>
      </w:pPr>
      <w:bookmarkStart w:id="22" w:name="_Ref524008063"/>
      <w:r>
        <w:t xml:space="preserve">Code Snippet </w:t>
      </w:r>
      <w:fldSimple w:instr=" SEQ Code_Snippet \* ARABIC ">
        <w:r>
          <w:rPr>
            <w:noProof/>
          </w:rPr>
          <w:t>1</w:t>
        </w:r>
      </w:fldSimple>
      <w:bookmarkEnd w:id="22"/>
      <w:r>
        <w:t xml:space="preserve"> Break XML documents up into one document per debate</w:t>
      </w:r>
    </w:p>
    <w:p w14:paraId="502B6428" w14:textId="7D18457B" w:rsidR="00F24BCE" w:rsidRPr="00754CCA" w:rsidRDefault="00F24BCE" w:rsidP="00754CCA"/>
    <w:p w14:paraId="62A85179" w14:textId="2191FD07" w:rsidR="00DF6FFD" w:rsidRDefault="00DF6FFD" w:rsidP="00DF6FFD">
      <w:pPr>
        <w:pStyle w:val="Heading2"/>
      </w:pPr>
      <w:bookmarkStart w:id="23" w:name="_Ref521063227"/>
      <w:bookmarkStart w:id="24" w:name="_Toc523753611"/>
      <w:r>
        <w:t>Hansard processing</w:t>
      </w:r>
      <w:bookmarkEnd w:id="23"/>
      <w:bookmarkEnd w:id="24"/>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3753612"/>
      <w:r>
        <w:t>Hansard chunking</w:t>
      </w:r>
      <w:bookmarkEnd w:id="25"/>
      <w:bookmarkEnd w:id="26"/>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792675" w:rsidP="000221BA">
      <w:pPr>
        <w:keepNext/>
      </w:pPr>
      <w:r>
        <w:rPr>
          <w:noProof/>
        </w:rPr>
        <w:object w:dxaOrig="9020" w:dyaOrig="3480" w14:anchorId="7A347F2C">
          <v:shape id="_x0000_i1037" type="#_x0000_t75" alt="" style="width:451pt;height:174pt;mso-width-percent:0;mso-height-percent:0;mso-width-percent:0;mso-height-percent:0" o:ole="">
            <v:imagedata r:id="rId13" o:title=""/>
          </v:shape>
          <o:OLEObject Type="Embed" ProgID="Word.Document.8" ShapeID="_x0000_i1037" DrawAspect="Content" ObjectID="_1597754406" r:id="rId14">
            <o:FieldCodes>\s</o:FieldCodes>
          </o:OLEObject>
        </w:object>
      </w:r>
    </w:p>
    <w:p w14:paraId="0BD1E669" w14:textId="65E9F543" w:rsidR="000221BA" w:rsidRDefault="000221BA" w:rsidP="000221BA">
      <w:pPr>
        <w:pStyle w:val="Caption"/>
      </w:pPr>
      <w:bookmarkStart w:id="27" w:name="_Ref521572754"/>
      <w:bookmarkStart w:id="28"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2</w:t>
      </w:r>
      <w:r w:rsidR="00416EE0">
        <w:rPr>
          <w:noProof/>
        </w:rPr>
        <w:fldChar w:fldCharType="end"/>
      </w:r>
      <w:bookmarkEnd w:id="27"/>
      <w:r>
        <w:t xml:space="preserve"> NLTK Punkt tokenizer prepared with some common abbreviations.</w:t>
      </w:r>
      <w:bookmarkEnd w:id="28"/>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9" w:name="_Ref521574643"/>
      <w:bookmarkStart w:id="30"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9"/>
      <w:r>
        <w:t xml:space="preserve"> chunking process</w:t>
      </w:r>
      <w:bookmarkEnd w:id="30"/>
    </w:p>
    <w:p w14:paraId="5E4B2631" w14:textId="5DAC3B84" w:rsidR="00F913B6" w:rsidRDefault="00F913B6" w:rsidP="00F913B6"/>
    <w:p w14:paraId="60AC4648" w14:textId="1D771AFC" w:rsidR="00DF6FFD" w:rsidRDefault="00DF6FFD" w:rsidP="00DF6FFD">
      <w:pPr>
        <w:pStyle w:val="Heading2"/>
      </w:pPr>
      <w:bookmarkStart w:id="31" w:name="_Ref521059322"/>
      <w:bookmarkStart w:id="32" w:name="_Toc523753613"/>
      <w:r>
        <w:t>Hansard interpolation</w:t>
      </w:r>
      <w:bookmarkEnd w:id="31"/>
      <w:bookmarkEnd w:id="32"/>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792675" w:rsidP="00792D38">
      <w:pPr>
        <w:keepNext/>
      </w:pPr>
      <w:r>
        <w:rPr>
          <w:noProof/>
        </w:rPr>
        <w:object w:dxaOrig="9360" w:dyaOrig="1560" w14:anchorId="5CCA17A9">
          <v:shape id="_x0000_i1036" type="#_x0000_t75" alt="" style="width:468.45pt;height:78.3pt;mso-width-percent:0;mso-height-percent:0;mso-width-percent:0;mso-height-percent:0" o:ole="">
            <v:imagedata r:id="rId16" o:title=""/>
          </v:shape>
          <o:OLEObject Type="Embed" ProgID="Word.Document.12" ShapeID="_x0000_i1036" DrawAspect="Content" ObjectID="_1597754407" r:id="rId17">
            <o:FieldCodes>\s</o:FieldCodes>
          </o:OLEObject>
        </w:object>
      </w:r>
    </w:p>
    <w:p w14:paraId="476B603B" w14:textId="6B49E4B9" w:rsidR="00792D38" w:rsidRDefault="00792D38" w:rsidP="00792D38">
      <w:pPr>
        <w:pStyle w:val="Caption"/>
      </w:pPr>
      <w:bookmarkStart w:id="33" w:name="_Ref521575728"/>
      <w:bookmarkStart w:id="34"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3</w:t>
      </w:r>
      <w:r w:rsidR="00416EE0">
        <w:rPr>
          <w:noProof/>
        </w:rPr>
        <w:fldChar w:fldCharType="end"/>
      </w:r>
      <w:bookmarkEnd w:id="33"/>
      <w:r>
        <w:t xml:space="preserve"> Interpolated Hansard text sample</w:t>
      </w:r>
      <w:bookmarkEnd w:id="34"/>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5" w:name="_Ref521577550"/>
      <w:bookmarkStart w:id="36" w:name="_Toc523753614"/>
      <w:r>
        <w:t>Hansard n</w:t>
      </w:r>
      <w:r w:rsidR="00480471">
        <w:t>umerification</w:t>
      </w:r>
      <w:bookmarkEnd w:id="35"/>
      <w:bookmarkEnd w:id="36"/>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8">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7" w:name="_Ref521572082"/>
      <w:bookmarkStart w:id="38"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7"/>
      <w:r>
        <w:t xml:space="preserve"> Interpolation algorithm</w:t>
      </w:r>
      <w:bookmarkEnd w:id="38"/>
    </w:p>
    <w:p w14:paraId="27EF7DF2" w14:textId="1EE6C1B0" w:rsidR="00543B93" w:rsidRDefault="00543B93" w:rsidP="00543B93">
      <w:pPr>
        <w:pStyle w:val="Heading2"/>
      </w:pPr>
      <w:bookmarkStart w:id="39" w:name="_Ref521062388"/>
      <w:bookmarkStart w:id="40" w:name="_Toc523753615"/>
      <w:r>
        <w:lastRenderedPageBreak/>
        <w:t>Partition into datasets and sizes</w:t>
      </w:r>
      <w:bookmarkEnd w:id="39"/>
      <w:bookmarkEnd w:id="40"/>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792675" w:rsidP="00E507F3">
      <w:pPr>
        <w:keepNext/>
      </w:pPr>
      <w:r>
        <w:rPr>
          <w:noProof/>
        </w:rPr>
        <w:object w:dxaOrig="9020" w:dyaOrig="6400" w14:anchorId="191907A4">
          <v:shape id="_x0000_i1035" type="#_x0000_t75" alt="" style="width:451pt;height:319.7pt;mso-width-percent:0;mso-height-percent:0;mso-width-percent:0;mso-height-percent:0" o:ole="">
            <v:imagedata r:id="rId19" o:title=""/>
          </v:shape>
          <o:OLEObject Type="Embed" ProgID="Word.Document.12" ShapeID="_x0000_i1035" DrawAspect="Content" ObjectID="_1597754408" r:id="rId20">
            <o:FieldCodes>\s</o:FieldCodes>
          </o:OLEObject>
        </w:object>
      </w:r>
    </w:p>
    <w:p w14:paraId="4BCF54AF" w14:textId="59CA9C3A" w:rsidR="00E17D45" w:rsidRDefault="00E507F3" w:rsidP="00E507F3">
      <w:pPr>
        <w:pStyle w:val="Caption"/>
      </w:pPr>
      <w:bookmarkStart w:id="41" w:name="_Ref521576865"/>
      <w:bookmarkStart w:id="42"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4</w:t>
      </w:r>
      <w:r w:rsidR="00416EE0">
        <w:rPr>
          <w:noProof/>
        </w:rPr>
        <w:fldChar w:fldCharType="end"/>
      </w:r>
      <w:bookmarkEnd w:id="41"/>
      <w:r w:rsidR="005B2133">
        <w:t xml:space="preserve"> Converting</w:t>
      </w:r>
      <w:r>
        <w:t xml:space="preserve"> bucket numbers to datasets</w:t>
      </w:r>
      <w:bookmarkEnd w:id="42"/>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3" w:name="_Toc523753616"/>
      <w:r>
        <w:t>Formation of t</w:t>
      </w:r>
      <w:r w:rsidR="00DF6FFD">
        <w:t>ensors</w:t>
      </w:r>
      <w:bookmarkEnd w:id="43"/>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4" w:name="_Ref521578284"/>
      <w:bookmarkStart w:id="45"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4"/>
      <w:r>
        <w:t xml:space="preserve"> X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6" w:name="_Ref521578286"/>
      <w:bookmarkStart w:id="47"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6"/>
      <w:r>
        <w:t xml:space="preserve"> Y tensor dimensions</w:t>
      </w:r>
      <w:bookmarkEnd w:id="47"/>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8" w:name="_Ref521058119"/>
      <w:bookmarkStart w:id="49" w:name="_Toc523753617"/>
      <w:r w:rsidRPr="00FF689D">
        <w:t>Implementation</w:t>
      </w:r>
      <w:r w:rsidR="00DF6FFD">
        <w:t xml:space="preserve"> issues</w:t>
      </w:r>
      <w:bookmarkEnd w:id="48"/>
      <w:bookmarkEnd w:id="49"/>
    </w:p>
    <w:p w14:paraId="57105BC1" w14:textId="56B29764" w:rsidR="00DF6FFD" w:rsidRDefault="00DF6FFD" w:rsidP="00DF6FFD">
      <w:pPr>
        <w:pStyle w:val="Heading2"/>
      </w:pPr>
      <w:bookmarkStart w:id="50" w:name="_Ref521060037"/>
      <w:bookmarkStart w:id="51" w:name="_Ref521071235"/>
      <w:bookmarkStart w:id="52" w:name="_Ref521071278"/>
      <w:bookmarkStart w:id="53" w:name="_Ref521071934"/>
      <w:bookmarkStart w:id="54" w:name="_Toc523753618"/>
      <w:r>
        <w:t>Wikipedia data cleanliness</w:t>
      </w:r>
      <w:bookmarkEnd w:id="50"/>
      <w:bookmarkEnd w:id="51"/>
      <w:bookmarkEnd w:id="52"/>
      <w:bookmarkEnd w:id="53"/>
      <w:bookmarkEnd w:id="54"/>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5" w:name="_Ref521584123"/>
      <w:bookmarkStart w:id="56"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5"/>
      <w:r>
        <w:t xml:space="preserve"> DBPedia post-processing tasks on Named Entities</w:t>
      </w:r>
      <w:bookmarkEnd w:id="56"/>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7" w:name="_Ref521585097"/>
      <w:bookmarkStart w:id="58" w:name="_Toc523753619"/>
      <w:r>
        <w:lastRenderedPageBreak/>
        <w:t>Interpolation overlaps</w:t>
      </w:r>
      <w:bookmarkEnd w:id="57"/>
      <w:bookmarkEnd w:id="58"/>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792675" w:rsidP="00EC1C33">
      <w:pPr>
        <w:keepNext/>
      </w:pPr>
      <w:r>
        <w:rPr>
          <w:noProof/>
        </w:rPr>
        <w:object w:dxaOrig="9020" w:dyaOrig="4700" w14:anchorId="4CB7ED9B">
          <v:shape id="_x0000_i1034" type="#_x0000_t75" alt="" style="width:451pt;height:235pt;mso-width-percent:0;mso-height-percent:0;mso-width-percent:0;mso-height-percent:0" o:ole="">
            <v:imagedata r:id="rId21" o:title=""/>
          </v:shape>
          <o:OLEObject Type="Embed" ProgID="Word.Document.12" ShapeID="_x0000_i1034" DrawAspect="Content" ObjectID="_1597754409" r:id="rId22">
            <o:FieldCodes>\s</o:FieldCodes>
          </o:OLEObject>
        </w:object>
      </w:r>
    </w:p>
    <w:p w14:paraId="735F219B" w14:textId="161FA804" w:rsidR="00663D0E" w:rsidRPr="00663D0E" w:rsidRDefault="00EC1C33" w:rsidP="00EC1C33">
      <w:pPr>
        <w:pStyle w:val="Caption"/>
      </w:pPr>
      <w:bookmarkStart w:id="59" w:name="_Ref521585486"/>
      <w:bookmarkStart w:id="60"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5</w:t>
      </w:r>
      <w:r w:rsidR="00416EE0">
        <w:rPr>
          <w:noProof/>
        </w:rPr>
        <w:fldChar w:fldCharType="end"/>
      </w:r>
      <w:bookmarkEnd w:id="59"/>
      <w:r>
        <w:t xml:space="preserve"> logic to avoid re-interpolating overlapping NEs</w:t>
      </w:r>
      <w:bookmarkEnd w:id="60"/>
    </w:p>
    <w:p w14:paraId="3320B6F3" w14:textId="5AF71D13" w:rsidR="004B3D94" w:rsidRPr="004B3D94" w:rsidRDefault="004B3D94" w:rsidP="004B3D94"/>
    <w:p w14:paraId="7DC5E271" w14:textId="6E9CA35C" w:rsidR="00DF6FFD" w:rsidRDefault="00DF6FFD" w:rsidP="00DF6FFD">
      <w:pPr>
        <w:pStyle w:val="Heading2"/>
      </w:pPr>
      <w:bookmarkStart w:id="61" w:name="_Ref521575268"/>
      <w:bookmarkStart w:id="62" w:name="_Toc523753620"/>
      <w:r>
        <w:t>NLTK</w:t>
      </w:r>
      <w:r w:rsidR="00F2435C">
        <w:t xml:space="preserve"> Treebank word</w:t>
      </w:r>
      <w:r>
        <w:t xml:space="preserve"> span_tokenize bugs</w:t>
      </w:r>
      <w:bookmarkEnd w:id="61"/>
      <w:bookmarkEnd w:id="62"/>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3" w:name="_Toc523753621"/>
      <w:r>
        <w:t xml:space="preserve">Toy dataset model – tensor </w:t>
      </w:r>
      <w:r w:rsidR="00F95818">
        <w:t>formation</w:t>
      </w:r>
      <w:bookmarkEnd w:id="63"/>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4" w:name="_Toc523753622"/>
      <w:r>
        <w:lastRenderedPageBreak/>
        <w:t>Hansard p</w:t>
      </w:r>
      <w:r w:rsidR="00540C85">
        <w:t>resentation issues</w:t>
      </w:r>
      <w:bookmarkEnd w:id="64"/>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5" w:name="_MON_1596477743"/>
    <w:bookmarkEnd w:id="65"/>
    <w:p w14:paraId="71D451A1" w14:textId="5A2697D5" w:rsidR="00D85C71" w:rsidRDefault="00792675" w:rsidP="00D85C71">
      <w:pPr>
        <w:keepNext/>
      </w:pPr>
      <w:r>
        <w:rPr>
          <w:noProof/>
          <w:color w:val="000000" w:themeColor="text1"/>
        </w:rPr>
        <w:object w:dxaOrig="6980" w:dyaOrig="2390" w14:anchorId="3C0BF916">
          <v:shape id="_x0000_i1033" type="#_x0000_t75" alt="" style="width:349pt;height:118.65pt;mso-width-percent:0;mso-height-percent:0;mso-width-percent:0;mso-height-percent:0" o:ole="">
            <v:imagedata r:id="rId23" o:title=""/>
          </v:shape>
          <o:OLEObject Type="Embed" ProgID="Word.Document.12" ShapeID="_x0000_i1033" DrawAspect="Content" ObjectID="_1597754410" r:id="rId24">
            <o:FieldCodes>\s</o:FieldCodes>
          </o:OLEObject>
        </w:object>
      </w:r>
    </w:p>
    <w:p w14:paraId="31AF42A5" w14:textId="2B8E025B" w:rsidR="00F95818" w:rsidRPr="00F95818" w:rsidRDefault="00D85C71" w:rsidP="00D85C71">
      <w:pPr>
        <w:pStyle w:val="Caption"/>
        <w:rPr>
          <w:color w:val="000000" w:themeColor="text1"/>
        </w:rPr>
      </w:pPr>
      <w:bookmarkStart w:id="66" w:name="_Ref522735939"/>
      <w:bookmarkStart w:id="67"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6"/>
      <w:r>
        <w:t xml:space="preserve"> Hansard debate, XML format</w:t>
      </w:r>
      <w:bookmarkEnd w:id="67"/>
    </w:p>
    <w:p w14:paraId="19818FDC" w14:textId="042F7D2D" w:rsidR="00B1174A" w:rsidRDefault="00B1174A" w:rsidP="00540C85"/>
    <w:bookmarkStart w:id="68" w:name="_MON_1596477849"/>
    <w:bookmarkEnd w:id="68"/>
    <w:p w14:paraId="0B76C33E" w14:textId="28267CF3" w:rsidR="00D85C71" w:rsidRDefault="00792675" w:rsidP="00D85C71">
      <w:pPr>
        <w:keepNext/>
      </w:pPr>
      <w:r>
        <w:rPr>
          <w:noProof/>
        </w:rPr>
        <w:object w:dxaOrig="6970" w:dyaOrig="1370" w14:anchorId="099C4A09">
          <v:shape id="_x0000_i1032" type="#_x0000_t75" alt="" style="width:348.85pt;height:68.85pt;mso-width-percent:0;mso-height-percent:0;mso-width-percent:0;mso-height-percent:0" o:ole="">
            <v:imagedata r:id="rId25" o:title=""/>
          </v:shape>
          <o:OLEObject Type="Embed" ProgID="Word.Document.12" ShapeID="_x0000_i1032" DrawAspect="Content" ObjectID="_1597754411" r:id="rId26">
            <o:FieldCodes>\s</o:FieldCodes>
          </o:OLEObject>
        </w:object>
      </w:r>
    </w:p>
    <w:p w14:paraId="2CE1EB3C" w14:textId="447A05B4" w:rsidR="00D85C71" w:rsidRDefault="00D85C71" w:rsidP="00D85C71">
      <w:pPr>
        <w:pStyle w:val="Caption"/>
      </w:pPr>
      <w:bookmarkStart w:id="69" w:name="_Ref522735940"/>
      <w:bookmarkStart w:id="70"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9"/>
      <w:r>
        <w:t xml:space="preserve"> Hansard debate, processed TXT format</w:t>
      </w:r>
      <w:bookmarkEnd w:id="70"/>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1" w:name="_Toc523753623"/>
      <w:r>
        <w:t xml:space="preserve">Evaluation and </w:t>
      </w:r>
      <w:r w:rsidRPr="00FE6F9D">
        <w:t>Testing</w:t>
      </w:r>
      <w:bookmarkEnd w:id="71"/>
    </w:p>
    <w:p w14:paraId="49D0A4A6" w14:textId="77777777" w:rsidR="002500A2" w:rsidRPr="00590453" w:rsidRDefault="002500A2" w:rsidP="002500A2"/>
    <w:p w14:paraId="64494454" w14:textId="77777777" w:rsidR="002500A2" w:rsidRDefault="002500A2" w:rsidP="002500A2">
      <w:pPr>
        <w:pStyle w:val="Heading2"/>
      </w:pPr>
      <w:bookmarkStart w:id="72" w:name="_Ref522793481"/>
      <w:bookmarkStart w:id="73" w:name="_Toc523753624"/>
      <w:r>
        <w:t>Model evaluation</w:t>
      </w:r>
      <w:bookmarkEnd w:id="72"/>
      <w:bookmarkEnd w:id="73"/>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4" w:name="_Ref522298476"/>
      <w:bookmarkStart w:id="75"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4"/>
      <w:r>
        <w:t xml:space="preserve"> Model datasets used</w:t>
      </w:r>
      <w:bookmarkEnd w:id="75"/>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6" w:name="_Ref522790826"/>
      <w:bookmarkStart w:id="77"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8" w:name="_Ref522791343"/>
      <w:bookmarkStart w:id="79"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8"/>
      <w:r>
        <w:t xml:space="preserve"> Evaluation</w:t>
      </w:r>
      <w:r w:rsidR="00E76742">
        <w:t>s</w:t>
      </w:r>
      <w:r>
        <w:t xml:space="preserve"> of </w:t>
      </w:r>
      <w:r w:rsidR="00E76742">
        <w:t>trained models</w:t>
      </w:r>
      <w:bookmarkEnd w:id="79"/>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0" w:name="_Ref522793673"/>
      <w:bookmarkStart w:id="81" w:name="_Ref523394856"/>
      <w:bookmarkStart w:id="82" w:name="_Toc523753625"/>
      <w:r>
        <w:t>Baseline results</w:t>
      </w:r>
      <w:bookmarkEnd w:id="80"/>
      <w:bookmarkEnd w:id="81"/>
      <w:bookmarkEnd w:id="82"/>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3" w:name="_Toc523753626"/>
      <w:r>
        <w:t>The ‘mini’ dataset</w:t>
      </w:r>
      <w:bookmarkEnd w:id="83"/>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7">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4"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4"/>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8">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5"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5"/>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6"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6"/>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7" w:name="_Ref521576975"/>
      <w:bookmarkStart w:id="88" w:name="_Toc523753627"/>
      <w:r>
        <w:t>The ‘toy’ dataset</w:t>
      </w:r>
      <w:bookmarkEnd w:id="87"/>
      <w:r>
        <w:t>, version 1</w:t>
      </w:r>
      <w:bookmarkEnd w:id="88"/>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0">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9" w:name="_Ref522354845"/>
      <w:bookmarkStart w:id="90"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9"/>
      <w:r>
        <w:t xml:space="preserve"> Toy dataset NaN validation accuracy</w:t>
      </w:r>
      <w:bookmarkEnd w:id="90"/>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1">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1" w:name="_Ref522354846"/>
      <w:bookmarkStart w:id="92"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1"/>
      <w:r>
        <w:t xml:space="preserve"> Toy dataset NaN validation loss</w:t>
      </w:r>
      <w:bookmarkEnd w:id="92"/>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3" w:name="_Ref522354847"/>
      <w:bookmarkStart w:id="94"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3"/>
      <w:r>
        <w:t xml:space="preserve"> Toy Dataset NaN Validation Non-Null Label Accuracy</w:t>
      </w:r>
      <w:bookmarkEnd w:id="94"/>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5" w:name="_Toc523753628"/>
      <w:r>
        <w:t>The ‘toy’ dataset, version</w:t>
      </w:r>
      <w:r w:rsidR="008760A4">
        <w:t>s</w:t>
      </w:r>
      <w:r>
        <w:t xml:space="preserve"> 2</w:t>
      </w:r>
      <w:r w:rsidR="008760A4">
        <w:t xml:space="preserve"> and 3</w:t>
      </w:r>
      <w:bookmarkEnd w:id="95"/>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3">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6" w:name="_Ref522705180"/>
      <w:bookmarkStart w:id="97"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4">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8" w:name="_Ref522705181"/>
      <w:bookmarkStart w:id="99"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100" w:name="_Ref522705182"/>
      <w:bookmarkStart w:id="101"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100"/>
      <w:r>
        <w:t xml:space="preserve"> ToyV2 dataset non-null label accuracy</w:t>
      </w:r>
      <w:bookmarkEnd w:id="101"/>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6">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2" w:name="_Ref523154452"/>
      <w:bookmarkStart w:id="103"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2"/>
      <w:r>
        <w:t xml:space="preserve"> ToyV3 dataset accuracy</w:t>
      </w:r>
      <w:bookmarkEnd w:id="103"/>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7">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4" w:name="_Ref523154453"/>
      <w:bookmarkStart w:id="105"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4"/>
      <w:r>
        <w:t xml:space="preserve"> ToyV3 dataset loss</w:t>
      </w:r>
      <w:bookmarkEnd w:id="105"/>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6" w:name="_Ref523154455"/>
      <w:bookmarkStart w:id="107"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6"/>
      <w:r>
        <w:t xml:space="preserve"> ToyV3 dataset non-null label accuracy</w:t>
      </w:r>
      <w:bookmarkEnd w:id="107"/>
    </w:p>
    <w:p w14:paraId="6E78FE5B" w14:textId="77777777" w:rsidR="002500A2" w:rsidRDefault="002500A2" w:rsidP="002500A2">
      <w:pPr>
        <w:pStyle w:val="Heading3"/>
      </w:pPr>
      <w:bookmarkStart w:id="108" w:name="_Ref522276945"/>
      <w:bookmarkStart w:id="109" w:name="_Toc523753629"/>
      <w:r>
        <w:lastRenderedPageBreak/>
        <w:t>The full dataset</w:t>
      </w:r>
      <w:bookmarkEnd w:id="108"/>
      <w:bookmarkEnd w:id="109"/>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10" w:name="_MON_1597134365"/>
    <w:bookmarkEnd w:id="110"/>
    <w:p w14:paraId="5677D73A" w14:textId="72D1737E" w:rsidR="005A4174" w:rsidRDefault="00792675" w:rsidP="005A4174">
      <w:pPr>
        <w:keepNext/>
      </w:pPr>
      <w:r>
        <w:rPr>
          <w:noProof/>
        </w:rPr>
        <w:object w:dxaOrig="6970" w:dyaOrig="4020" w14:anchorId="5533DD6F">
          <v:shape id="_x0000_i1031" type="#_x0000_t75" alt="" style="width:348.85pt;height:201pt;mso-width-percent:0;mso-height-percent:0;mso-width-percent:0;mso-height-percent:0" o:ole="">
            <v:imagedata r:id="rId39" o:title=""/>
          </v:shape>
          <o:OLEObject Type="Embed" ProgID="Word.Document.12" ShapeID="_x0000_i1031" DrawAspect="Content" ObjectID="_1597754412" r:id="rId40">
            <o:FieldCodes>\s</o:FieldCodes>
          </o:OLEObject>
        </w:object>
      </w:r>
    </w:p>
    <w:p w14:paraId="32546393" w14:textId="1D5863AE" w:rsidR="005A4174" w:rsidRDefault="005A4174" w:rsidP="005A4174">
      <w:pPr>
        <w:pStyle w:val="Caption"/>
      </w:pPr>
      <w:bookmarkStart w:id="111" w:name="_Ref523392529"/>
      <w:bookmarkStart w:id="112" w:name="_Toc523753142"/>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3D72E4">
        <w:rPr>
          <w:noProof/>
        </w:rPr>
        <w:t>6</w:t>
      </w:r>
      <w:r w:rsidR="00B039CE">
        <w:rPr>
          <w:noProof/>
        </w:rPr>
        <w:fldChar w:fldCharType="end"/>
      </w:r>
      <w:bookmarkEnd w:id="111"/>
      <w:r>
        <w:t xml:space="preserve"> Training on the Full dataset</w:t>
      </w:r>
      <w:bookmarkEnd w:id="112"/>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3" w:name="_Toc523753630"/>
      <w:r w:rsidRPr="00E67CD5">
        <w:lastRenderedPageBreak/>
        <w:t>Cross-validation</w:t>
      </w:r>
      <w:bookmarkEnd w:id="113"/>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4" w:name="_MON_1596479652"/>
    <w:bookmarkEnd w:id="114"/>
    <w:p w14:paraId="64EC156B" w14:textId="7DA9B00C" w:rsidR="002500A2" w:rsidRDefault="00792675" w:rsidP="002500A2">
      <w:pPr>
        <w:keepNext/>
      </w:pPr>
      <w:r>
        <w:rPr>
          <w:noProof/>
        </w:rPr>
        <w:object w:dxaOrig="6970" w:dyaOrig="1540" w14:anchorId="5F6FC913">
          <v:shape id="_x0000_i1030" type="#_x0000_t75" alt="" style="width:348.15pt;height:76.75pt;mso-width-percent:0;mso-height-percent:0;mso-width-percent:0;mso-height-percent:0" o:ole="">
            <v:imagedata r:id="rId41" o:title=""/>
          </v:shape>
          <o:OLEObject Type="Embed" ProgID="Word.Document.12" ShapeID="_x0000_i1030" DrawAspect="Content" ObjectID="_1597754413" r:id="rId42">
            <o:FieldCodes>\s</o:FieldCodes>
          </o:OLEObject>
        </w:object>
      </w:r>
    </w:p>
    <w:p w14:paraId="4FFE880E" w14:textId="3BEB4A03" w:rsidR="002500A2" w:rsidRPr="00600C78" w:rsidRDefault="002500A2" w:rsidP="002500A2">
      <w:pPr>
        <w:pStyle w:val="Caption"/>
      </w:pPr>
      <w:bookmarkStart w:id="115" w:name="_Ref522705764"/>
      <w:bookmarkStart w:id="116" w:name="_Toc523753143"/>
      <w:r>
        <w:t xml:space="preserve">Code Snippet </w:t>
      </w:r>
      <w:r>
        <w:rPr>
          <w:noProof/>
        </w:rPr>
        <w:fldChar w:fldCharType="begin"/>
      </w:r>
      <w:r>
        <w:rPr>
          <w:noProof/>
        </w:rPr>
        <w:instrText xml:space="preserve"> SEQ Code_Snippet \* ARABIC </w:instrText>
      </w:r>
      <w:r>
        <w:rPr>
          <w:noProof/>
        </w:rPr>
        <w:fldChar w:fldCharType="separate"/>
      </w:r>
      <w:r w:rsidR="003D72E4">
        <w:rPr>
          <w:noProof/>
        </w:rPr>
        <w:t>7</w:t>
      </w:r>
      <w:r>
        <w:rPr>
          <w:noProof/>
        </w:rPr>
        <w:fldChar w:fldCharType="end"/>
      </w:r>
      <w:bookmarkEnd w:id="115"/>
      <w:r>
        <w:t xml:space="preserve"> k-fold cross validation</w:t>
      </w:r>
      <w:bookmarkEnd w:id="116"/>
    </w:p>
    <w:bookmarkStart w:id="117" w:name="_MON_1596479664"/>
    <w:bookmarkEnd w:id="117"/>
    <w:p w14:paraId="72B66749" w14:textId="287E7AC9" w:rsidR="002500A2" w:rsidRDefault="00792675" w:rsidP="002500A2">
      <w:pPr>
        <w:keepNext/>
      </w:pPr>
      <w:r>
        <w:rPr>
          <w:noProof/>
        </w:rPr>
        <w:object w:dxaOrig="6970" w:dyaOrig="3220" w14:anchorId="451A0DB0">
          <v:shape id="_x0000_i1029" type="#_x0000_t75" alt="" style="width:348.85pt;height:160.7pt;mso-width-percent:0;mso-height-percent:0;mso-width-percent:0;mso-height-percent:0" o:ole="">
            <v:imagedata r:id="rId43" o:title=""/>
          </v:shape>
          <o:OLEObject Type="Embed" ProgID="Word.Document.12" ShapeID="_x0000_i1029" DrawAspect="Content" ObjectID="_1597754414" r:id="rId44">
            <o:FieldCodes>\s</o:FieldCodes>
          </o:OLEObject>
        </w:object>
      </w:r>
    </w:p>
    <w:p w14:paraId="5AA5526E" w14:textId="3839DFED" w:rsidR="002500A2" w:rsidRDefault="002500A2" w:rsidP="002500A2">
      <w:pPr>
        <w:pStyle w:val="Caption"/>
      </w:pPr>
      <w:bookmarkStart w:id="118" w:name="_Ref522705956"/>
      <w:bookmarkStart w:id="119" w:name="_Toc523753144"/>
      <w:r>
        <w:t xml:space="preserve">Code Snippet </w:t>
      </w:r>
      <w:r>
        <w:rPr>
          <w:noProof/>
        </w:rPr>
        <w:fldChar w:fldCharType="begin"/>
      </w:r>
      <w:r>
        <w:rPr>
          <w:noProof/>
        </w:rPr>
        <w:instrText xml:space="preserve"> SEQ Code_Snippet \* ARABIC </w:instrText>
      </w:r>
      <w:r>
        <w:rPr>
          <w:noProof/>
        </w:rPr>
        <w:fldChar w:fldCharType="separate"/>
      </w:r>
      <w:r w:rsidR="003D72E4">
        <w:rPr>
          <w:noProof/>
        </w:rPr>
        <w:t>8</w:t>
      </w:r>
      <w:r>
        <w:rPr>
          <w:noProof/>
        </w:rPr>
        <w:fldChar w:fldCharType="end"/>
      </w:r>
      <w:bookmarkEnd w:id="118"/>
      <w:r>
        <w:t xml:space="preserve"> Python subclassing to add model evaluate</w:t>
      </w:r>
      <w:bookmarkEnd w:id="119"/>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20"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20"/>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1" w:name="_Ref521568905"/>
      <w:bookmarkStart w:id="122" w:name="_Toc523753631"/>
      <w:r w:rsidRPr="003A262B">
        <w:t>Unit testing</w:t>
      </w:r>
      <w:bookmarkEnd w:id="121"/>
      <w:bookmarkEnd w:id="122"/>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3" w:name="_MON_1596479284"/>
    <w:bookmarkEnd w:id="123"/>
    <w:p w14:paraId="59226CDF" w14:textId="77777777" w:rsidR="002500A2" w:rsidRDefault="00792675" w:rsidP="002500A2">
      <w:pPr>
        <w:keepNext/>
      </w:pPr>
      <w:r>
        <w:rPr>
          <w:noProof/>
        </w:rPr>
        <w:object w:dxaOrig="6970" w:dyaOrig="1430" w14:anchorId="6018AC6C">
          <v:shape id="_x0000_i1028" type="#_x0000_t75" alt="" style="width:348.85pt;height:71.2pt;mso-width-percent:0;mso-height-percent:0;mso-width-percent:0;mso-height-percent:0" o:ole="">
            <v:imagedata r:id="rId45" o:title=""/>
          </v:shape>
          <o:OLEObject Type="Embed" ProgID="Word.Document.12" ShapeID="_x0000_i1028" DrawAspect="Content" ObjectID="_1597754415" r:id="rId46">
            <o:FieldCodes>\s</o:FieldCodes>
          </o:OLEObject>
        </w:object>
      </w:r>
    </w:p>
    <w:p w14:paraId="18B77D08" w14:textId="050CCAE6" w:rsidR="002500A2" w:rsidRDefault="002500A2" w:rsidP="002500A2">
      <w:pPr>
        <w:pStyle w:val="Caption"/>
      </w:pPr>
      <w:bookmarkStart w:id="124" w:name="_Ref522279574"/>
      <w:bookmarkStart w:id="125" w:name="_Toc523753145"/>
      <w:r>
        <w:t xml:space="preserve">Code Snippet </w:t>
      </w:r>
      <w:r>
        <w:rPr>
          <w:noProof/>
        </w:rPr>
        <w:fldChar w:fldCharType="begin"/>
      </w:r>
      <w:r>
        <w:rPr>
          <w:noProof/>
        </w:rPr>
        <w:instrText xml:space="preserve"> SEQ Code_Snippet \* ARABIC </w:instrText>
      </w:r>
      <w:r>
        <w:rPr>
          <w:noProof/>
        </w:rPr>
        <w:fldChar w:fldCharType="separate"/>
      </w:r>
      <w:r w:rsidR="003D72E4">
        <w:rPr>
          <w:noProof/>
        </w:rPr>
        <w:t>9</w:t>
      </w:r>
      <w:r>
        <w:rPr>
          <w:noProof/>
        </w:rPr>
        <w:fldChar w:fldCharType="end"/>
      </w:r>
      <w:bookmarkEnd w:id="124"/>
      <w:r>
        <w:t xml:space="preserve"> a regular Pytest unit test</w:t>
      </w:r>
      <w:bookmarkEnd w:id="125"/>
    </w:p>
    <w:bookmarkStart w:id="126" w:name="_MON_1596479304"/>
    <w:bookmarkEnd w:id="126"/>
    <w:p w14:paraId="52446376" w14:textId="5AFFE1F3" w:rsidR="002500A2" w:rsidRDefault="00792675" w:rsidP="002500A2">
      <w:r>
        <w:rPr>
          <w:noProof/>
        </w:rPr>
        <w:object w:dxaOrig="6980" w:dyaOrig="3920" w14:anchorId="5F1DD351">
          <v:shape id="_x0000_i1027" type="#_x0000_t75" alt="" style="width:349pt;height:196.2pt;mso-width-percent:0;mso-height-percent:0;mso-width-percent:0;mso-height-percent:0" o:ole="">
            <v:imagedata r:id="rId47" o:title=""/>
          </v:shape>
          <o:OLEObject Type="Embed" ProgID="Word.Document.12" ShapeID="_x0000_i1027" DrawAspect="Content" ObjectID="_1597754416" r:id="rId48">
            <o:FieldCodes>\s</o:FieldCodes>
          </o:OLEObject>
        </w:object>
      </w:r>
    </w:p>
    <w:p w14:paraId="24A8919E" w14:textId="17C78C35" w:rsidR="002500A2" w:rsidRPr="00D84065" w:rsidRDefault="002500A2" w:rsidP="002500A2">
      <w:pPr>
        <w:pStyle w:val="Caption"/>
      </w:pPr>
      <w:bookmarkStart w:id="127" w:name="_Ref522279575"/>
      <w:bookmarkStart w:id="128" w:name="_Toc523753146"/>
      <w:r>
        <w:t xml:space="preserve">Code Snippet </w:t>
      </w:r>
      <w:r>
        <w:rPr>
          <w:noProof/>
        </w:rPr>
        <w:fldChar w:fldCharType="begin"/>
      </w:r>
      <w:r>
        <w:rPr>
          <w:noProof/>
        </w:rPr>
        <w:instrText xml:space="preserve"> SEQ Code_Snippet \* ARABIC </w:instrText>
      </w:r>
      <w:r>
        <w:rPr>
          <w:noProof/>
        </w:rPr>
        <w:fldChar w:fldCharType="separate"/>
      </w:r>
      <w:r w:rsidR="003D72E4">
        <w:rPr>
          <w:noProof/>
        </w:rPr>
        <w:t>10</w:t>
      </w:r>
      <w:r>
        <w:rPr>
          <w:noProof/>
        </w:rPr>
        <w:fldChar w:fldCharType="end"/>
      </w:r>
      <w:bookmarkEnd w:id="127"/>
      <w:r>
        <w:t xml:space="preserve"> A Pyfakefs Pytest unit test</w:t>
      </w:r>
      <w:bookmarkEnd w:id="128"/>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9" w:name="_Toc523753632"/>
      <w:r>
        <w:t>Overall evaluation</w:t>
      </w:r>
      <w:bookmarkEnd w:id="129"/>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30" w:name="_MON_1596480440"/>
    <w:bookmarkEnd w:id="130"/>
    <w:p w14:paraId="6EA2E728" w14:textId="56F4F1A9" w:rsidR="002500A2" w:rsidRDefault="00792675" w:rsidP="002500A2">
      <w:pPr>
        <w:keepNext/>
      </w:pPr>
      <w:r>
        <w:rPr>
          <w:b/>
          <w:noProof/>
          <w:color w:val="FF0000"/>
        </w:rPr>
        <w:object w:dxaOrig="6970" w:dyaOrig="1300" w14:anchorId="769317C9">
          <v:shape id="_x0000_i1026" type="#_x0000_t75" alt="" style="width:348.85pt;height:64.85pt;mso-width-percent:0;mso-height-percent:0;mso-width-percent:0;mso-height-percent:0" o:ole="">
            <v:imagedata r:id="rId49" o:title=""/>
          </v:shape>
          <o:OLEObject Type="Embed" ProgID="Word.Document.12" ShapeID="_x0000_i1026" DrawAspect="Content" ObjectID="_1597754417" r:id="rId50">
            <o:FieldCodes>\s</o:FieldCodes>
          </o:OLEObject>
        </w:object>
      </w:r>
    </w:p>
    <w:p w14:paraId="7A8AC910" w14:textId="1FBA3BDF" w:rsidR="002500A2" w:rsidRDefault="002500A2" w:rsidP="002500A2">
      <w:pPr>
        <w:pStyle w:val="Caption"/>
        <w:rPr>
          <w:b/>
          <w:color w:val="FF0000"/>
        </w:rPr>
      </w:pPr>
      <w:bookmarkStart w:id="131" w:name="_Ref522791592"/>
      <w:bookmarkStart w:id="132"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1"/>
      <w:r>
        <w:t xml:space="preserve"> Example Hansard text before NE annotations - SimpleGUI</w:t>
      </w:r>
      <w:bookmarkEnd w:id="132"/>
    </w:p>
    <w:p w14:paraId="39505B6E" w14:textId="77777777" w:rsidR="002500A2" w:rsidRDefault="002500A2" w:rsidP="002500A2">
      <w:pPr>
        <w:rPr>
          <w:b/>
          <w:color w:val="FF0000"/>
        </w:rPr>
      </w:pPr>
    </w:p>
    <w:bookmarkStart w:id="133" w:name="_MON_1596480357"/>
    <w:bookmarkEnd w:id="133"/>
    <w:p w14:paraId="5AD06519" w14:textId="6470CD04" w:rsidR="002500A2" w:rsidRDefault="00792675" w:rsidP="002500A2">
      <w:pPr>
        <w:keepNext/>
      </w:pPr>
      <w:r>
        <w:rPr>
          <w:b/>
          <w:noProof/>
          <w:color w:val="FF0000"/>
        </w:rPr>
        <w:object w:dxaOrig="4150" w:dyaOrig="1630" w14:anchorId="55B7C066">
          <v:shape id="_x0000_i1025" type="#_x0000_t75" alt="" style="width:207.3pt;height:82.3pt;mso-width-percent:0;mso-height-percent:0;mso-width-percent:0;mso-height-percent:0" o:ole="">
            <v:imagedata r:id="rId51" o:title=""/>
          </v:shape>
          <o:OLEObject Type="Embed" ProgID="Word.Document.12" ShapeID="_x0000_i1025" DrawAspect="Content" ObjectID="_1597754418" r:id="rId52">
            <o:FieldCodes>\s</o:FieldCodes>
          </o:OLEObject>
        </w:object>
      </w:r>
    </w:p>
    <w:p w14:paraId="07C35DA2" w14:textId="2FDF0F9D" w:rsidR="002500A2" w:rsidRPr="00561904" w:rsidRDefault="002500A2" w:rsidP="002500A2">
      <w:pPr>
        <w:pStyle w:val="Caption"/>
        <w:rPr>
          <w:b/>
          <w:color w:val="FF0000"/>
        </w:rPr>
      </w:pPr>
      <w:bookmarkStart w:id="134" w:name="_Ref522791594"/>
      <w:bookmarkStart w:id="135"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4"/>
      <w:r>
        <w:t xml:space="preserve"> Example Hansard text after NE annotations - SimpleGUI</w:t>
      </w:r>
      <w:bookmarkEnd w:id="135"/>
    </w:p>
    <w:p w14:paraId="6DE6A169" w14:textId="77777777" w:rsidR="002500A2" w:rsidRPr="00E4435F" w:rsidRDefault="002500A2" w:rsidP="00E4435F"/>
    <w:p w14:paraId="664F6066" w14:textId="5FD89847" w:rsidR="001C0273" w:rsidRDefault="001C0273" w:rsidP="001C0273">
      <w:pPr>
        <w:pStyle w:val="Heading1"/>
      </w:pPr>
      <w:bookmarkStart w:id="136" w:name="_Ref522794036"/>
      <w:bookmarkStart w:id="137" w:name="_Ref523154527"/>
      <w:bookmarkStart w:id="138" w:name="_Toc523753633"/>
      <w:r>
        <w:t>Graphical User Interface</w:t>
      </w:r>
      <w:bookmarkEnd w:id="136"/>
      <w:bookmarkEnd w:id="137"/>
      <w:bookmarkEnd w:id="138"/>
    </w:p>
    <w:p w14:paraId="3006D949" w14:textId="2F05D895" w:rsidR="00D72AB6" w:rsidRDefault="00D72AB6" w:rsidP="00D72AB6">
      <w:pPr>
        <w:pStyle w:val="Heading2"/>
      </w:pPr>
      <w:bookmarkStart w:id="139" w:name="_Toc523753634"/>
      <w:r>
        <w:t>Simple-GUI</w:t>
      </w:r>
      <w:bookmarkEnd w:id="139"/>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40" w:name="_Ref522736737"/>
      <w:bookmarkStart w:id="141"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40"/>
      <w:r>
        <w:t xml:space="preserve"> Simple</w:t>
      </w:r>
      <w:r w:rsidR="00544A9B">
        <w:t>-</w:t>
      </w:r>
      <w:r>
        <w:t>GUI basic design</w:t>
      </w:r>
      <w:bookmarkEnd w:id="141"/>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2" w:name="_Ref523397112"/>
      <w:bookmarkStart w:id="143" w:name="_Toc523753635"/>
      <w:r>
        <w:lastRenderedPageBreak/>
        <w:t>Samtla Integration</w:t>
      </w:r>
      <w:bookmarkEnd w:id="142"/>
      <w:bookmarkEnd w:id="143"/>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4" w:name="_Ref522280259"/>
      <w:bookmarkStart w:id="145" w:name="_Toc523753636"/>
      <w:r>
        <w:t>Planning</w:t>
      </w:r>
      <w:bookmarkEnd w:id="144"/>
      <w:bookmarkEnd w:id="145"/>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6" w:name="_Ref522787358"/>
      <w:bookmarkStart w:id="147"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6"/>
      <w:r>
        <w:t xml:space="preserve"> Original work plan given in proposal</w:t>
      </w:r>
      <w:bookmarkEnd w:id="147"/>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2AE5DC9" w14:textId="5000D707" w:rsidR="003337D2" w:rsidRDefault="003337D2" w:rsidP="003337D2">
      <w:pPr>
        <w:pStyle w:val="Caption"/>
      </w:pPr>
      <w:bookmarkStart w:id="148" w:name="_Ref522787939"/>
      <w:bookmarkStart w:id="149"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8"/>
      <w:r>
        <w:t xml:space="preserve"> Actual time spent on each work package of project</w:t>
      </w:r>
      <w:bookmarkEnd w:id="149"/>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50" w:name="_Toc523753637"/>
      <w:r w:rsidRPr="00FE6F9D">
        <w:lastRenderedPageBreak/>
        <w:t>Summary and Conclusions</w:t>
      </w:r>
      <w:bookmarkEnd w:id="150"/>
    </w:p>
    <w:p w14:paraId="4207AC43" w14:textId="0F299B5E" w:rsidR="00D75AF0" w:rsidRDefault="00D75AF0" w:rsidP="00EB2FAB">
      <w:pPr>
        <w:pStyle w:val="Heading2"/>
      </w:pPr>
      <w:bookmarkStart w:id="151" w:name="_Toc523753638"/>
      <w:r>
        <w:t>Pre-processing is hard</w:t>
      </w:r>
      <w:bookmarkEnd w:id="151"/>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2" w:name="_Ref521576199"/>
      <w:bookmarkStart w:id="153" w:name="_Toc523753639"/>
      <w:r>
        <w:t>Automated l</w:t>
      </w:r>
      <w:r w:rsidR="00D75AF0">
        <w:t>abelling is hard</w:t>
      </w:r>
      <w:bookmarkEnd w:id="152"/>
      <w:bookmarkEnd w:id="153"/>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4" w:name="_Toc523753640"/>
      <w:bookmarkStart w:id="155" w:name="_Ref523756092"/>
      <w:r>
        <w:t>Sentence tokenization is hard</w:t>
      </w:r>
      <w:bookmarkEnd w:id="154"/>
      <w:bookmarkEnd w:id="155"/>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6" w:name="_Toc523753641"/>
      <w:r>
        <w:lastRenderedPageBreak/>
        <w:t>Neural networks are slow</w:t>
      </w:r>
      <w:r w:rsidR="00B01359">
        <w:t xml:space="preserve"> and opaque</w:t>
      </w:r>
      <w:bookmarkEnd w:id="156"/>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7" w:name="_Ref523392855"/>
      <w:bookmarkStart w:id="158" w:name="_Toc523753642"/>
      <w:r>
        <w:t>Future</w:t>
      </w:r>
      <w:r w:rsidR="003D155A">
        <w:t xml:space="preserve"> work</w:t>
      </w:r>
      <w:bookmarkEnd w:id="157"/>
      <w:bookmarkEnd w:id="158"/>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w:t>
      </w:r>
      <w:r w:rsidR="00963A38">
        <w:lastRenderedPageBreak/>
        <w:t>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9" w:name="_Toc523753643"/>
      <w:r w:rsidRPr="00FE6F9D">
        <w:t>References</w:t>
      </w:r>
      <w:bookmarkEnd w:id="159"/>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60" w:name="_Toc523753644"/>
      <w:r w:rsidRPr="00FE6F9D">
        <w:t>User Manual</w:t>
      </w:r>
      <w:bookmarkEnd w:id="160"/>
    </w:p>
    <w:p w14:paraId="1A6315FB" w14:textId="4A568225" w:rsidR="006F14DB" w:rsidRDefault="006F14DB" w:rsidP="00F92BF3"/>
    <w:p w14:paraId="73CB9949" w14:textId="7DDB5850" w:rsidR="00B40A17" w:rsidRDefault="00B40A17" w:rsidP="00B40A17">
      <w:pPr>
        <w:pStyle w:val="Heading2"/>
      </w:pPr>
      <w:bookmarkStart w:id="161" w:name="_Toc523753645"/>
      <w:r>
        <w:t>Data pipeline manual</w:t>
      </w:r>
      <w:bookmarkEnd w:id="161"/>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2" w:name="_Toc523753646"/>
      <w:r>
        <w:t>Simple-GUI Manual</w:t>
      </w:r>
      <w:bookmarkEnd w:id="162"/>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 xml:space="preserve">takes the user to the date page, with a list of all Hansard </w:t>
      </w:r>
      <w:r w:rsidR="006F5BB3">
        <w:lastRenderedPageBreak/>
        <w:t>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3" w:name="_Ref522795067"/>
      <w:bookmarkStart w:id="164"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3"/>
      <w:r>
        <w:t xml:space="preserve"> Simple-GUI index page</w:t>
      </w:r>
      <w:bookmarkEnd w:id="164"/>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5" w:name="_Ref522795131"/>
      <w:bookmarkStart w:id="166"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5"/>
      <w:r>
        <w:t xml:space="preserve"> Simple-GUI date page</w:t>
      </w:r>
      <w:bookmarkEnd w:id="166"/>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7" w:name="_Ref522795193"/>
      <w:bookmarkStart w:id="168"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7"/>
      <w:r>
        <w:t xml:space="preserve"> Simple-GUI debate page with an annotated paragraph.</w:t>
      </w:r>
      <w:bookmarkEnd w:id="168"/>
    </w:p>
    <w:p w14:paraId="592531E8" w14:textId="311A38F8" w:rsidR="00EA355D" w:rsidRDefault="007923F8" w:rsidP="00EA355D">
      <w:pPr>
        <w:pStyle w:val="Heading1"/>
      </w:pPr>
      <w:bookmarkStart w:id="169" w:name="_Ref521568652"/>
      <w:bookmarkStart w:id="170" w:name="_Toc523753647"/>
      <w:r>
        <w:t>Appendix A</w:t>
      </w:r>
      <w:r w:rsidR="00EA355D">
        <w:t>: List of Invoke tasks</w:t>
      </w:r>
      <w:bookmarkEnd w:id="169"/>
      <w:bookmarkEnd w:id="170"/>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1" w:name="_Ref522269834"/>
      <w:bookmarkStart w:id="172"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1"/>
      <w:r>
        <w:t xml:space="preserve"> List of Invoke tasks used to drive the pipeline</w:t>
      </w:r>
      <w:bookmarkEnd w:id="17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lastRenderedPageBreak/>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w:t>
            </w:r>
            <w:r>
              <w:lastRenderedPageBreak/>
              <w:t>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3" w:name="_Ref521578620"/>
      <w:bookmarkStart w:id="174" w:name="_Toc523753648"/>
      <w:r>
        <w:t>Appendix B</w:t>
      </w:r>
      <w:r w:rsidR="004B3D94">
        <w:t xml:space="preserve">: </w:t>
      </w:r>
      <w:r w:rsidR="00D75AF0">
        <w:t>What’s My Work</w:t>
      </w:r>
      <w:bookmarkEnd w:id="173"/>
      <w:bookmarkEnd w:id="174"/>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5" w:name="_Ref522796412"/>
      <w:bookmarkStart w:id="176"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5"/>
      <w:r>
        <w:t xml:space="preserve"> List of source code with author</w:t>
      </w:r>
      <w:bookmarkEnd w:id="176"/>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7" w:name="_Ref521061060"/>
      <w:bookmarkStart w:id="178" w:name="_Toc523753649"/>
      <w:r w:rsidRPr="00FE6F9D">
        <w:t>Appendix</w:t>
      </w:r>
      <w:r>
        <w:t xml:space="preserve"> C</w:t>
      </w:r>
      <w:r w:rsidRPr="00FE6F9D">
        <w:t>: Code</w:t>
      </w:r>
      <w:bookmarkEnd w:id="177"/>
      <w:bookmarkEnd w:id="178"/>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9" w:name="_Toc523753650"/>
      <w:r>
        <w:t>t</w:t>
      </w:r>
      <w:r w:rsidR="00284012">
        <w:t>asks.py</w:t>
      </w:r>
      <w:bookmarkEnd w:id="179"/>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lastRenderedPageBreak/>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77777777" w:rsidR="00BC35A9" w:rsidRDefault="00BC35A9" w:rsidP="00BC35A9"/>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lastRenderedPageBreak/>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lastRenderedPageBreak/>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lastRenderedPageBreak/>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lastRenderedPageBreak/>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80" w:name="_Toc523753651"/>
      <w:r>
        <w:t>config_util/config_parser.py</w:t>
      </w:r>
      <w:bookmarkEnd w:id="180"/>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lastRenderedPageBreak/>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1" w:name="_Toc523753652"/>
      <w:r>
        <w:t>hansard_gathering/chunk.py</w:t>
      </w:r>
      <w:bookmarkEnd w:id="181"/>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lastRenderedPageBreak/>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lastRenderedPageBreak/>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2" w:name="_Toc523753653"/>
      <w:r>
        <w:t>hansard_gathering/driver.py</w:t>
      </w:r>
      <w:bookmarkEnd w:id="182"/>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lastRenderedPageBreak/>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lastRenderedPageBreak/>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lastRenderedPageBreak/>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lastRenderedPageBreak/>
        <w:t xml:space="preserve">                prefixes[content_type][1],</w:t>
      </w:r>
    </w:p>
    <w:p w14:paraId="6CC1BBB6" w14:textId="275FF229" w:rsidR="00E778AB" w:rsidRDefault="00B82098" w:rsidP="00B82098">
      <w:r>
        <w:t xml:space="preserve">                text.split('=')[1].split('.')[0])</w:t>
      </w:r>
      <w:bookmarkStart w:id="183" w:name="_GoBack"/>
      <w:bookmarkEnd w:id="183"/>
    </w:p>
    <w:p w14:paraId="1F921E84" w14:textId="697785C2" w:rsidR="00A424A4" w:rsidRDefault="00284012" w:rsidP="00284012">
      <w:pPr>
        <w:pStyle w:val="Heading2"/>
      </w:pPr>
      <w:bookmarkStart w:id="184" w:name="_Toc523753654"/>
      <w:r>
        <w:t>hansard_gathering/filesystem.py</w:t>
      </w:r>
      <w:bookmarkEnd w:id="184"/>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5" w:name="_Toc523753655"/>
      <w:r>
        <w:t>hansard_gathering/interpolate.py</w:t>
      </w:r>
      <w:bookmarkEnd w:id="185"/>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lastRenderedPageBreak/>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lastRenderedPageBreak/>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lastRenderedPageBreak/>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lastRenderedPageBreak/>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6" w:name="_Toc523753656"/>
      <w:r>
        <w:t>hansard_gathering/numerify.py</w:t>
      </w:r>
      <w:bookmarkEnd w:id="186"/>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lastRenderedPageBreak/>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7" w:name="_Toc523753657"/>
      <w:r>
        <w:t>hansard_gathering/preprocessing.py</w:t>
      </w:r>
      <w:bookmarkEnd w:id="187"/>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lastRenderedPageBreak/>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77777777" w:rsidR="007B1ECF" w:rsidRDefault="007B1ECF" w:rsidP="007B1ECF">
      <w:r>
        <w:t>def process_hansard_directory(dir_path):</w:t>
      </w:r>
    </w:p>
    <w:p w14:paraId="41889529" w14:textId="77777777" w:rsidR="007B1ECF" w:rsidRDefault="007B1ECF" w:rsidP="007B1ECF">
      <w:r>
        <w:t xml:space="preserve">    for _file in glob.glob("{dir_path}/*.xml".format(dir_path=dir_path)):</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88" w:name="_Toc523753658"/>
      <w:r>
        <w:t>keras_character_based_ner/src/matt/alphabet_management.py</w:t>
      </w:r>
      <w:bookmarkEnd w:id="188"/>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lastRenderedPageBreak/>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9" w:name="_Toc523753659"/>
      <w:r>
        <w:t>keras_character_based_ner/src/matt/dataset_hashing.py</w:t>
      </w:r>
      <w:bookmarkEnd w:id="189"/>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lastRenderedPageBreak/>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lastRenderedPageBreak/>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90" w:name="_Toc523753660"/>
      <w:r>
        <w:t>keras_character_based_ner/src/matt/eval.py</w:t>
      </w:r>
      <w:bookmarkEnd w:id="190"/>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lastRenderedPageBreak/>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lastRenderedPageBreak/>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lastRenderedPageBreak/>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91" w:name="_Toc523753661"/>
      <w:r>
        <w:t>keras_character_based_ner/src/matt/file_management.py</w:t>
      </w:r>
      <w:bookmarkEnd w:id="191"/>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lastRenderedPageBreak/>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lastRenderedPageBreak/>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lastRenderedPageBreak/>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2" w:name="_Toc523753662"/>
      <w:r>
        <w:t>keras_character_based_ner/src/matt/history.py</w:t>
      </w:r>
      <w:bookmarkEnd w:id="192"/>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93" w:name="_Toc523753663"/>
      <w:r>
        <w:t>keras_character_based_ner/src/matt/minify_dataset.py</w:t>
      </w:r>
      <w:bookmarkEnd w:id="193"/>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lastRenderedPageBreak/>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4" w:name="_Toc523753664"/>
      <w:r>
        <w:t>keras_character_based_ner/src/matt/model_integration.py</w:t>
      </w:r>
      <w:bookmarkEnd w:id="194"/>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lastRenderedPageBreak/>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lastRenderedPageBreak/>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5" w:name="_Toc523753665"/>
      <w:r>
        <w:t>keras_character_based_ner/src/matt/persist.py</w:t>
      </w:r>
      <w:bookmarkEnd w:id="195"/>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6" w:name="_Toc523753666"/>
      <w:r>
        <w:t>keras_character_based_ner/src/matt/predict.py</w:t>
      </w:r>
      <w:bookmarkEnd w:id="196"/>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97" w:name="_Toc523753668"/>
      <w:r>
        <w:t>keras_character_based_ner/src/matt/train.py</w:t>
      </w:r>
      <w:bookmarkEnd w:id="197"/>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8" w:name="_Toc523753669"/>
      <w:r>
        <w:t>ne_data_gathering/companies.py</w:t>
      </w:r>
      <w:bookmarkEnd w:id="198"/>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9" w:name="_Toc523753670"/>
      <w:r>
        <w:t>ne_data_gathering/people.py</w:t>
      </w:r>
      <w:bookmarkEnd w:id="199"/>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200" w:name="_Toc523753671"/>
      <w:r>
        <w:t>ne_data_gathering/places.py</w:t>
      </w:r>
      <w:bookmarkEnd w:id="200"/>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1" w:name="_Toc523753672"/>
      <w:r>
        <w:t>ne_data_gathering/util.py</w:t>
      </w:r>
      <w:bookmarkEnd w:id="201"/>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2" w:name="_Toc523753673"/>
      <w:r>
        <w:t>simple_gui/simple_gui.py</w:t>
      </w:r>
      <w:bookmarkEnd w:id="202"/>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3" w:name="_Toc523753674"/>
      <w:r>
        <w:t>simple_gui/util.py</w:t>
      </w:r>
      <w:bookmarkEnd w:id="203"/>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4" w:name="_Toc523753675"/>
      <w:r>
        <w:t>simple_gui/static/</w:t>
      </w:r>
      <w:r w:rsidRPr="00C51ED5">
        <w:t>char-ner.js</w:t>
      </w:r>
      <w:bookmarkEnd w:id="204"/>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5" w:name="_Toc523753676"/>
      <w:r>
        <w:t>simple_gui/static/style.css</w:t>
      </w:r>
      <w:bookmarkEnd w:id="205"/>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6" w:name="_Toc523753677"/>
      <w:r>
        <w:t>simple_gui/templates/date.html</w:t>
      </w:r>
      <w:bookmarkEnd w:id="206"/>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7" w:name="_Toc523753678"/>
      <w:r>
        <w:t>simple_gui/templates/debate.html</w:t>
      </w:r>
      <w:bookmarkEnd w:id="207"/>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8" w:name="_Toc523753679"/>
      <w:r>
        <w:t>simple_gui/templates/index.html</w:t>
      </w:r>
      <w:bookmarkEnd w:id="208"/>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r>
        <w:t>test/test_chunk.py</w:t>
      </w:r>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209" w:name="_Toc523753680"/>
      <w:r>
        <w:t>test/test_companies.py</w:t>
      </w:r>
      <w:bookmarkEnd w:id="209"/>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10" w:name="_Toc523753681"/>
      <w:r>
        <w:t>test/test_interpolate.py</w:t>
      </w:r>
      <w:bookmarkEnd w:id="210"/>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11" w:name="_Toc523753682"/>
      <w:r>
        <w:t>test/test_matt.py</w:t>
      </w:r>
      <w:bookmarkEnd w:id="211"/>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2" w:name="_Toc523753683"/>
      <w:r>
        <w:t>test/test_model_integration.py</w:t>
      </w:r>
      <w:bookmarkEnd w:id="212"/>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r>
        <w:t>test/test_preprocessing.py</w:t>
      </w:r>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13" w:name="_Toc523753684"/>
      <w:r>
        <w:t>test/test_simple_gui_util.py</w:t>
      </w:r>
      <w:bookmarkEnd w:id="213"/>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4" w:name="_Toc523753685"/>
      <w:r>
        <w:t>test/test_util.py</w:t>
      </w:r>
      <w:bookmarkEnd w:id="214"/>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8"/>
      <w:footerReference w:type="default" r:id="rId5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C1931" w14:textId="77777777" w:rsidR="00792675" w:rsidRDefault="00792675" w:rsidP="00540C85">
      <w:r>
        <w:separator/>
      </w:r>
    </w:p>
  </w:endnote>
  <w:endnote w:type="continuationSeparator" w:id="0">
    <w:p w14:paraId="4343082F" w14:textId="77777777" w:rsidR="00792675" w:rsidRDefault="0079267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1F6C01BB"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26610F" w:rsidRDefault="0026610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26610F" w:rsidRDefault="0026610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5E296" w14:textId="77777777" w:rsidR="00792675" w:rsidRDefault="00792675" w:rsidP="00540C85">
      <w:r>
        <w:separator/>
      </w:r>
    </w:p>
  </w:footnote>
  <w:footnote w:type="continuationSeparator" w:id="0">
    <w:p w14:paraId="556BA7AC" w14:textId="77777777" w:rsidR="00792675" w:rsidRDefault="00792675" w:rsidP="00540C85">
      <w:r>
        <w:continuationSeparator/>
      </w:r>
    </w:p>
  </w:footnote>
  <w:footnote w:id="1">
    <w:p w14:paraId="4602AC36" w14:textId="64AEAAB3" w:rsidR="0026610F" w:rsidRDefault="0026610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26610F" w:rsidRDefault="0026610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26610F" w:rsidRDefault="0026610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26610F" w:rsidRDefault="0026610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26610F" w:rsidRDefault="0026610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26610F" w:rsidRDefault="0026610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26610F" w:rsidRDefault="0026610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26610F" w:rsidRDefault="0026610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26610F" w:rsidRDefault="0026610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26610F" w:rsidRDefault="0026610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26610F" w:rsidRDefault="0026610F">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04FE75DE" w:rsidR="0026610F" w:rsidRDefault="0026610F">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26610F" w:rsidRDefault="0026610F">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26610F" w:rsidRDefault="0026610F">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26610F" w:rsidRDefault="0026610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26610F" w:rsidRDefault="0026610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26610F" w:rsidRDefault="0026610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26610F" w:rsidRDefault="0026610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6610F" w:rsidRDefault="0026610F">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26610F" w:rsidRDefault="0026610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26610F" w:rsidRDefault="0026610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26610F" w:rsidRDefault="0026610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26610F" w:rsidRDefault="0026610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26610F" w:rsidRDefault="0026610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26610F" w:rsidRDefault="0026610F">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26610F" w:rsidRDefault="0026610F">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26610F" w:rsidRDefault="0026610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26610F" w:rsidRDefault="0026610F">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20F"/>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6B75"/>
    <w:rsid w:val="004579FC"/>
    <w:rsid w:val="00465353"/>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59BA"/>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package" Target="embeddings/Microsoft_Word_Document5.docx"/><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8.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oleObject" Target="embeddings/Microsoft_Word_97_-_2004_Document.doc"/><Relationship Id="rId22" Type="http://schemas.openxmlformats.org/officeDocument/2006/relationships/package" Target="embeddings/Microsoft_Word_Document3.docx"/><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image" Target="media/image32.png"/><Relationship Id="rId8" Type="http://schemas.openxmlformats.org/officeDocument/2006/relationships/hyperlink" Target="mailto:mralph02@dcs.bbk.ac.uk" TargetMode="External"/><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package" Target="embeddings/Microsoft_Word_Document.docx"/><Relationship Id="rId17" Type="http://schemas.openxmlformats.org/officeDocument/2006/relationships/package" Target="embeddings/Microsoft_Word_Document1.docx"/><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package" Target="embeddings/Microsoft_Word_Document9.docx"/><Relationship Id="rId59" Type="http://schemas.openxmlformats.org/officeDocument/2006/relationships/footer" Target="footer2.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emf"/><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package" Target="embeddings/Microsoft_Word_Document8.docx"/><Relationship Id="rId52" Type="http://schemas.openxmlformats.org/officeDocument/2006/relationships/package" Target="embeddings/Microsoft_Word_Document12.docx"/><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643C1-6641-3845-A271-9E0CE7C41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84</Pages>
  <Words>30537</Words>
  <Characters>174065</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84</cp:revision>
  <cp:lastPrinted>2018-08-23T12:13:00Z</cp:lastPrinted>
  <dcterms:created xsi:type="dcterms:W3CDTF">2018-07-11T07:25:00Z</dcterms:created>
  <dcterms:modified xsi:type="dcterms:W3CDTF">2018-09-0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